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708AE" w:rsidRDefault="00A708AE" w:rsidP="00A708AE">
      <w:pPr>
        <w:spacing w:after="0" w:line="240" w:lineRule="auto"/>
        <w:rPr>
          <w:sz w:val="24"/>
          <w:szCs w:val="24"/>
          <w:lang w:val="en-US"/>
        </w:rPr>
      </w:pPr>
      <w:r>
        <w:rPr>
          <w:noProof/>
          <w:lang w:val="en-US"/>
        </w:rPr>
        <w:drawing>
          <wp:inline distT="0" distB="0" distL="0" distR="0" wp14:anchorId="706F533C" wp14:editId="79D91BC8">
            <wp:extent cx="5476874" cy="6148392"/>
            <wp:effectExtent l="0" t="0" r="0" b="5080"/>
            <wp:docPr id="2" name="Chart 2">
              <a:extLst xmlns:a="http://schemas.openxmlformats.org/drawingml/2006/main">
                <a:ext uri="{FF2B5EF4-FFF2-40B4-BE49-F238E27FC236}">
                  <a16:creationId xmlns:a16="http://schemas.microsoft.com/office/drawing/2014/main" id="{6C915140-3939-4ED8-8FA7-86BE5406D1F3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"/>
              </a:graphicData>
            </a:graphic>
          </wp:inline>
        </w:drawing>
      </w:r>
    </w:p>
    <w:p w:rsidR="00A708AE" w:rsidRDefault="00A708AE" w:rsidP="00A708AE">
      <w:pPr>
        <w:spacing w:after="0" w:line="240" w:lineRule="auto"/>
        <w:rPr>
          <w:b/>
          <w:bCs/>
          <w:sz w:val="24"/>
          <w:szCs w:val="24"/>
          <w:lang w:val="en-US"/>
        </w:rPr>
      </w:pPr>
    </w:p>
    <w:p w:rsidR="00A708AE" w:rsidRDefault="00A708AE" w:rsidP="00A708AE">
      <w:pPr>
        <w:spacing w:after="0" w:line="240" w:lineRule="auto"/>
        <w:jc w:val="both"/>
        <w:rPr>
          <w:noProof/>
        </w:rPr>
      </w:pPr>
      <w:r>
        <w:rPr>
          <w:noProof/>
        </w:rPr>
        <w:t>Figure 1: Reduction in spherical equivalent (SE) and axial length (AL) elongation with myopia control spectacle lenses.</w:t>
      </w:r>
      <w:bookmarkStart w:id="0" w:name="_Hlk59114318"/>
      <w:r>
        <w:rPr>
          <w:noProof/>
        </w:rPr>
        <w:fldChar w:fldCharType="begin">
          <w:fldData xml:space="preserve">PEVuZE5vdGU+PENpdGU+PEF1dGhvcj5DaGVuZzwvQXV0aG9yPjxZZWFyPjIwMTQ8L1llYXI+PFJl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</w:fldData>
        </w:fldChar>
      </w:r>
      <w:r>
        <w:rPr>
          <w:noProof/>
        </w:rPr>
        <w:instrText xml:space="preserve"> ADDIN EN.CITE </w:instrText>
      </w:r>
      <w:r>
        <w:rPr>
          <w:noProof/>
        </w:rPr>
        <w:fldChar w:fldCharType="begin">
          <w:fldData xml:space="preserve">PEVuZE5vdGU+PENpdGU+PEF1dGhvcj5DaGVuZzwvQXV0aG9yPjxZZWFyPjIwMTQ8L1llYXI+PFJl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</w:fldData>
        </w:fldChar>
      </w:r>
      <w:r>
        <w:rPr>
          <w:noProof/>
        </w:rPr>
        <w:instrText xml:space="preserve"> ADDIN EN.CITE.DATA </w:instrText>
      </w:r>
      <w:r>
        <w:rPr>
          <w:noProof/>
        </w:rPr>
      </w:r>
      <w:r>
        <w:rPr>
          <w:noProof/>
        </w:rPr>
        <w:fldChar w:fldCharType="end"/>
      </w:r>
      <w:r>
        <w:rPr>
          <w:noProof/>
        </w:rPr>
      </w:r>
      <w:r>
        <w:rPr>
          <w:noProof/>
        </w:rPr>
        <w:fldChar w:fldCharType="separate"/>
      </w:r>
      <w:r w:rsidRPr="00DD4CF1">
        <w:rPr>
          <w:noProof/>
          <w:vertAlign w:val="superscript"/>
        </w:rPr>
        <w:t>4, 7, 13, 14, 16, 19-22</w:t>
      </w:r>
      <w:r>
        <w:rPr>
          <w:noProof/>
        </w:rPr>
        <w:fldChar w:fldCharType="end"/>
      </w:r>
      <w:bookmarkEnd w:id="0"/>
    </w:p>
    <w:p w:rsidR="006308ED" w:rsidRDefault="006308ED">
      <w:bookmarkStart w:id="1" w:name="_GoBack"/>
      <w:bookmarkEnd w:id="1"/>
    </w:p>
    <w:sectPr w:rsidR="006308E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708AE"/>
    <w:rsid w:val="006308ED"/>
    <w:rsid w:val="00A708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342B7F4-1CED-4C08-A30E-F477375087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708AE"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chart" Target="charts/chart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7.4520934636959912E-2"/>
          <c:y val="0.12906661059645844"/>
          <c:w val="0.90113449248495858"/>
          <c:h val="0.57289764232883666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Sheet1!$A$3</c:f>
              <c:strCache>
                <c:ptCount val="1"/>
                <c:pt idx="0">
                  <c:v>SE reduction</c:v>
                </c:pt>
              </c:strCache>
            </c:strRef>
          </c:tx>
          <c:spPr>
            <a:solidFill>
              <a:srgbClr val="00CCFF"/>
            </a:solidFill>
            <a:ln>
              <a:solidFill>
                <a:srgbClr val="0099FF"/>
              </a:solidFill>
            </a:ln>
            <a:effectLst/>
          </c:spPr>
          <c:invertIfNegative val="0"/>
          <c:dLbls>
            <c:dLbl>
              <c:idx val="2"/>
              <c:layout>
                <c:manualLayout>
                  <c:x val="0"/>
                  <c:y val="-1.8590226517762692E-2"/>
                </c:manualLayout>
              </c:layout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1B55-4795-94DC-673AD50B752A}"/>
                </c:ext>
              </c:extLst>
            </c:dLbl>
            <c:dLbl>
              <c:idx val="3"/>
              <c:layout>
                <c:manualLayout>
                  <c:x val="-3.1595576619273592E-3"/>
                  <c:y val="-3.9554980514500307E-2"/>
                </c:manualLayout>
              </c:layout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1B55-4795-94DC-673AD50B752A}"/>
                </c:ext>
              </c:extLst>
            </c:dLbl>
            <c:dLbl>
              <c:idx val="6"/>
              <c:layout>
                <c:manualLayout>
                  <c:x val="-7.8988941548184411E-3"/>
                  <c:y val="-3.2962483762083543E-2"/>
                </c:manualLayout>
              </c:layout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2-1B55-4795-94DC-673AD50B752A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multiLvlStrRef>
              <c:f>Sheet1!$B$1:$M$2</c:f>
              <c:multiLvlStrCache>
                <c:ptCount val="12"/>
                <c:lvl>
                  <c:pt idx="0">
                    <c:v>Progressive addition lenses (PALS) (Edwards et al 2002)</c:v>
                  </c:pt>
                  <c:pt idx="1">
                    <c:v>PALS (Gwiazda et al 2003)</c:v>
                  </c:pt>
                  <c:pt idx="2">
                    <c:v>PALS (COMET)</c:v>
                  </c:pt>
                  <c:pt idx="3">
                    <c:v>PALS (Yang et al 2009)</c:v>
                  </c:pt>
                  <c:pt idx="4">
                    <c:v>PALS (Berntsen et al 2012)</c:v>
                  </c:pt>
                  <c:pt idx="5">
                    <c:v>Essilor MyopiLux - Executive bifocals with base in prism (Cheng et al 2014)</c:v>
                  </c:pt>
                  <c:pt idx="6">
                    <c:v>Zeiss MyoVision - Peripheral defocus management (Sankaridurg et al 2010)</c:v>
                  </c:pt>
                  <c:pt idx="7">
                    <c:v>Aspherisized PALS with +1.50 D add (Hasebe et al 2014)</c:v>
                  </c:pt>
                  <c:pt idx="8">
                    <c:v>Defocus incorporated multiple segments - HOYA Miyosmart (Lam et al 2019)</c:v>
                  </c:pt>
                  <c:pt idx="9">
                    <c:v>Highly aspherical Lenslet target - Essilor Stellest</c:v>
                  </c:pt>
                  <c:pt idx="10">
                    <c:v>SightGlass Vision DOT lenses - Test lens 1</c:v>
                  </c:pt>
                  <c:pt idx="11">
                    <c:v>SightGlass Vision DOT lenses - Test lens 2</c:v>
                  </c:pt>
                </c:lvl>
                <c:lvl>
                  <c:pt idx="0">
                    <c:v>Myopia control spectacles before 2010</c:v>
                  </c:pt>
                  <c:pt idx="6">
                    <c:v>Myopia control spectacles after 2010</c:v>
                  </c:pt>
                </c:lvl>
              </c:multiLvlStrCache>
            </c:multiLvlStrRef>
          </c:cat>
          <c:val>
            <c:numRef>
              <c:f>Sheet1!$B$3:$M$3</c:f>
              <c:numCache>
                <c:formatCode>0.00%</c:formatCode>
                <c:ptCount val="12"/>
                <c:pt idx="0">
                  <c:v>0.111</c:v>
                </c:pt>
                <c:pt idx="1">
                  <c:v>0.13500000000000001</c:v>
                </c:pt>
                <c:pt idx="2">
                  <c:v>0.24299999999999999</c:v>
                </c:pt>
                <c:pt idx="3">
                  <c:v>0.17299999999999999</c:v>
                </c:pt>
                <c:pt idx="4">
                  <c:v>0.34599999999999997</c:v>
                </c:pt>
                <c:pt idx="5">
                  <c:v>0.51</c:v>
                </c:pt>
                <c:pt idx="6">
                  <c:v>0.154</c:v>
                </c:pt>
                <c:pt idx="7">
                  <c:v>0.2</c:v>
                </c:pt>
                <c:pt idx="8">
                  <c:v>0.52</c:v>
                </c:pt>
                <c:pt idx="9">
                  <c:v>0.63</c:v>
                </c:pt>
                <c:pt idx="10" formatCode="0%">
                  <c:v>0.59</c:v>
                </c:pt>
                <c:pt idx="11" formatCode="0%">
                  <c:v>0.7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1B55-4795-94DC-673AD50B752A}"/>
            </c:ext>
          </c:extLst>
        </c:ser>
        <c:ser>
          <c:idx val="1"/>
          <c:order val="1"/>
          <c:tx>
            <c:strRef>
              <c:f>Sheet1!$A$4</c:f>
              <c:strCache>
                <c:ptCount val="1"/>
                <c:pt idx="0">
                  <c:v>AL elongation reduction</c:v>
                </c:pt>
              </c:strCache>
            </c:strRef>
          </c:tx>
          <c:spPr>
            <a:solidFill>
              <a:srgbClr val="FF9999"/>
            </a:solidFill>
            <a:ln>
              <a:solidFill>
                <a:srgbClr val="FF3399"/>
              </a:solidFill>
            </a:ln>
            <a:effectLst/>
          </c:spPr>
          <c:invertIfNegative val="0"/>
          <c:dLbls>
            <c:dLbl>
              <c:idx val="1"/>
              <c:layout>
                <c:manualLayout>
                  <c:x val="1.0288064176782317E-2"/>
                  <c:y val="-2.9014156291388527E-2"/>
                </c:manualLayout>
              </c:layout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4-1B55-4795-94DC-673AD50B752A}"/>
                </c:ext>
              </c:extLst>
            </c:dLbl>
            <c:dLbl>
              <c:idx val="9"/>
              <c:layout>
                <c:manualLayout>
                  <c:x val="-1.7004637583692421E-16"/>
                  <c:y val="-2.4786968690350259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1B55-4795-94DC-673AD50B752A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multiLvlStrRef>
              <c:f>Sheet1!$B$1:$M$2</c:f>
              <c:multiLvlStrCache>
                <c:ptCount val="12"/>
                <c:lvl>
                  <c:pt idx="0">
                    <c:v>Progressive addition lenses (PALS) (Edwards et al 2002)</c:v>
                  </c:pt>
                  <c:pt idx="1">
                    <c:v>PALS (Gwiazda et al 2003)</c:v>
                  </c:pt>
                  <c:pt idx="2">
                    <c:v>PALS (COMET)</c:v>
                  </c:pt>
                  <c:pt idx="3">
                    <c:v>PALS (Yang et al 2009)</c:v>
                  </c:pt>
                  <c:pt idx="4">
                    <c:v>PALS (Berntsen et al 2012)</c:v>
                  </c:pt>
                  <c:pt idx="5">
                    <c:v>Essilor MyopiLux - Executive bifocals with base in prism (Cheng et al 2014)</c:v>
                  </c:pt>
                  <c:pt idx="6">
                    <c:v>Zeiss MyoVision - Peripheral defocus management (Sankaridurg et al 2010)</c:v>
                  </c:pt>
                  <c:pt idx="7">
                    <c:v>Aspherisized PALS with +1.50 D add (Hasebe et al 2014)</c:v>
                  </c:pt>
                  <c:pt idx="8">
                    <c:v>Defocus incorporated multiple segments - HOYA Miyosmart (Lam et al 2019)</c:v>
                  </c:pt>
                  <c:pt idx="9">
                    <c:v>Highly aspherical Lenslet target - Essilor Stellest</c:v>
                  </c:pt>
                  <c:pt idx="10">
                    <c:v>SightGlass Vision DOT lenses - Test lens 1</c:v>
                  </c:pt>
                  <c:pt idx="11">
                    <c:v>SightGlass Vision DOT lenses - Test lens 2</c:v>
                  </c:pt>
                </c:lvl>
                <c:lvl>
                  <c:pt idx="0">
                    <c:v>Myopia control spectacles before 2010</c:v>
                  </c:pt>
                  <c:pt idx="6">
                    <c:v>Myopia control spectacles after 2010</c:v>
                  </c:pt>
                </c:lvl>
              </c:multiLvlStrCache>
            </c:multiLvlStrRef>
          </c:cat>
          <c:val>
            <c:numRef>
              <c:f>Sheet1!$B$4:$M$4</c:f>
              <c:numCache>
                <c:formatCode>0.00%</c:formatCode>
                <c:ptCount val="12"/>
                <c:pt idx="0">
                  <c:v>3.1E-2</c:v>
                </c:pt>
                <c:pt idx="1">
                  <c:v>0.14599999999999999</c:v>
                </c:pt>
                <c:pt idx="2">
                  <c:v>0</c:v>
                </c:pt>
                <c:pt idx="3">
                  <c:v>0.157</c:v>
                </c:pt>
                <c:pt idx="4">
                  <c:v>0.28499999999999998</c:v>
                </c:pt>
                <c:pt idx="5">
                  <c:v>0.34100000000000003</c:v>
                </c:pt>
                <c:pt idx="6">
                  <c:v>0.13900000000000001</c:v>
                </c:pt>
                <c:pt idx="7">
                  <c:v>0.11700000000000001</c:v>
                </c:pt>
                <c:pt idx="8" formatCode="0%">
                  <c:v>0.62</c:v>
                </c:pt>
                <c:pt idx="9" formatCode="0%">
                  <c:v>0.64</c:v>
                </c:pt>
                <c:pt idx="10" formatCode="0%">
                  <c:v>0.33</c:v>
                </c:pt>
                <c:pt idx="11" formatCode="0%">
                  <c:v>0.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1B55-4795-94DC-673AD50B752A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219"/>
        <c:overlap val="-27"/>
        <c:axId val="1081986879"/>
        <c:axId val="839986879"/>
      </c:barChart>
      <c:catAx>
        <c:axId val="1081986879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5400000" spcFirstLastPara="1" vertOverflow="ellipsis" wrap="square" anchor="ctr" anchorCtr="1"/>
          <a:lstStyle/>
          <a:p>
            <a:pPr>
              <a:defRPr sz="900" b="1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839986879"/>
        <c:crosses val="autoZero"/>
        <c:auto val="1"/>
        <c:lblAlgn val="ctr"/>
        <c:lblOffset val="100"/>
        <c:noMultiLvlLbl val="0"/>
      </c:catAx>
      <c:valAx>
        <c:axId val="839986879"/>
        <c:scaling>
          <c:orientation val="minMax"/>
          <c:max val="1"/>
        </c:scaling>
        <c:delete val="0"/>
        <c:axPos val="l"/>
        <c:numFmt formatCode="0.0%" sourceLinked="0"/>
        <c:majorTickMark val="cross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081986879"/>
        <c:crosses val="autoZero"/>
        <c:crossBetween val="between"/>
      </c:valAx>
      <c:spPr>
        <a:pattFill prst="pct20">
          <a:fgClr>
            <a:schemeClr val="accent3">
              <a:lumMod val="60000"/>
              <a:lumOff val="40000"/>
            </a:schemeClr>
          </a:fgClr>
          <a:bgClr>
            <a:schemeClr val="bg1"/>
          </a:bgClr>
        </a:pattFill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68225615560993358"/>
          <c:y val="3.7122389073435784E-2"/>
          <c:w val="0.29081290194175963"/>
          <c:h val="5.5624580669190335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1" i="0" u="none" strike="noStrike" kern="1200" baseline="0">
              <a:solidFill>
                <a:sysClr val="windowText" lastClr="000000"/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8</Words>
  <Characters>161</Characters>
  <Application>Microsoft Office Word</Application>
  <DocSecurity>0</DocSecurity>
  <Lines>1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ebMD</Company>
  <LinksUpToDate>false</LinksUpToDate>
  <CharactersWithSpaces>1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bMD</dc:creator>
  <cp:keywords/>
  <dc:description/>
  <cp:lastModifiedBy>WebMD</cp:lastModifiedBy>
  <cp:revision>1</cp:revision>
  <dcterms:created xsi:type="dcterms:W3CDTF">2020-12-28T18:23:00Z</dcterms:created>
  <dcterms:modified xsi:type="dcterms:W3CDTF">2020-12-28T18:24:00Z</dcterms:modified>
</cp:coreProperties>
</file>